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8F56E4" w14:textId="77777777" w:rsidR="00D70FE0" w:rsidRDefault="006E434B">
      <w:r>
        <w:t>Results</w:t>
      </w:r>
    </w:p>
    <w:p w14:paraId="2B05322F" w14:textId="77777777" w:rsidR="006E434B" w:rsidRDefault="006E434B"/>
    <w:p w14:paraId="2B1B4F7B" w14:textId="40BC5554" w:rsidR="003773C7" w:rsidRDefault="003773C7" w:rsidP="00E33AD2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5B6D1B32" w14:textId="12A4E836" w:rsidR="0053621E" w:rsidRDefault="0053621E" w:rsidP="00E33AD2">
      <w:pPr>
        <w:pStyle w:val="ListParagraph"/>
        <w:numPr>
          <w:ilvl w:val="1"/>
          <w:numId w:val="1"/>
        </w:numPr>
      </w:pPr>
      <w:r>
        <w:t>Comparison with RMI and GH budburst and leafout data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47D66F29" w14:textId="66AD23C9" w:rsidR="00F72D7D" w:rsidRDefault="000F7EAE" w:rsidP="0099082D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BF538DA" w:rsidR="00BE5B9B" w:rsidRDefault="00A54BE9" w:rsidP="001E3D4A">
      <w:pPr>
        <w:pStyle w:val="ListParagraph"/>
        <w:numPr>
          <w:ilvl w:val="1"/>
          <w:numId w:val="2"/>
        </w:numPr>
      </w:pPr>
      <w:r>
        <w:t xml:space="preserve">1100 commercial varieties V. </w:t>
      </w:r>
      <w:proofErr w:type="gramStart"/>
      <w:r>
        <w:t>vinifera</w:t>
      </w:r>
      <w:r w:rsidR="0033031A">
        <w:t>(</w:t>
      </w:r>
      <w:proofErr w:type="gramEnd"/>
      <w:r w:rsidR="0033031A">
        <w:t>P-X Wolkovich et al 2017</w:t>
      </w:r>
      <w:r w:rsidR="00D41280">
        <w:t xml:space="preserve"> SEE SUPPLEMENT</w:t>
      </w:r>
      <w:r w:rsidR="0033031A">
        <w:t>)</w:t>
      </w:r>
    </w:p>
    <w:p w14:paraId="20320587" w14:textId="175D19C8" w:rsidR="0033031A" w:rsidRDefault="0033031A" w:rsidP="001E3D4A">
      <w:pPr>
        <w:pStyle w:val="ListParagraph"/>
        <w:numPr>
          <w:ilvl w:val="1"/>
          <w:numId w:val="2"/>
        </w:numPr>
      </w:pPr>
      <w:r>
        <w:t xml:space="preserve">6000 varieties cultivated </w:t>
      </w:r>
      <w:proofErr w:type="gramStart"/>
      <w:r>
        <w:t>wor</w:t>
      </w:r>
      <w:r w:rsidR="00A26F85">
        <w:t>ldwide(</w:t>
      </w:r>
      <w:proofErr w:type="gramEnd"/>
      <w:r w:rsidR="00A26F85" w:rsidRPr="00C91210">
        <w:rPr>
          <w:color w:val="FF0000"/>
        </w:rPr>
        <w:t xml:space="preserve">Lacombe, T. Contribution </w:t>
      </w:r>
      <w:proofErr w:type="spellStart"/>
      <w:r w:rsidR="00A26F85" w:rsidRPr="00C91210">
        <w:rPr>
          <w:color w:val="FF0000"/>
        </w:rPr>
        <w:t>al’etude</w:t>
      </w:r>
      <w:proofErr w:type="spellEnd"/>
      <w:r w:rsidR="00A26F85" w:rsidRPr="00C91210">
        <w:rPr>
          <w:color w:val="FF0000"/>
        </w:rPr>
        <w:t xml:space="preserve"> de </w:t>
      </w:r>
      <w:proofErr w:type="spellStart"/>
      <w:r w:rsidR="00A26F85" w:rsidRPr="00C91210">
        <w:rPr>
          <w:color w:val="FF0000"/>
        </w:rPr>
        <w:t>l’histoire</w:t>
      </w:r>
      <w:proofErr w:type="spellEnd"/>
      <w:r w:rsidR="00A26F85" w:rsidRPr="00C91210">
        <w:rPr>
          <w:color w:val="FF0000"/>
        </w:rPr>
        <w:t xml:space="preserve"> </w:t>
      </w:r>
      <w:proofErr w:type="spellStart"/>
      <w:r w:rsidR="00A26F85" w:rsidRPr="00C91210">
        <w:rPr>
          <w:color w:val="FF0000"/>
        </w:rPr>
        <w:t>evolutive</w:t>
      </w:r>
      <w:proofErr w:type="spellEnd"/>
      <w:r w:rsidR="00A26F85" w:rsidRPr="00C91210">
        <w:rPr>
          <w:color w:val="FF0000"/>
        </w:rPr>
        <w:t xml:space="preserve"> de la </w:t>
      </w:r>
      <w:proofErr w:type="spellStart"/>
      <w:r w:rsidR="00A26F85" w:rsidRPr="00C91210">
        <w:rPr>
          <w:color w:val="FF0000"/>
        </w:rPr>
        <w:t>vigne</w:t>
      </w:r>
      <w:proofErr w:type="spellEnd"/>
      <w:r w:rsidR="00A26F85" w:rsidRPr="00C91210">
        <w:rPr>
          <w:color w:val="FF0000"/>
        </w:rPr>
        <w:t xml:space="preserve"> </w:t>
      </w:r>
      <w:proofErr w:type="spellStart"/>
      <w:r w:rsidR="00A26F85" w:rsidRPr="00C91210">
        <w:rPr>
          <w:color w:val="FF0000"/>
        </w:rPr>
        <w:t>cultive</w:t>
      </w:r>
      <w:proofErr w:type="spellEnd"/>
      <w:r w:rsidR="00A26F85" w:rsidRPr="00C91210">
        <w:rPr>
          <w:color w:val="FF0000"/>
        </w:rPr>
        <w:t xml:space="preserve"> 2012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 xml:space="preserve">Concerns about loss of </w:t>
      </w:r>
      <w:proofErr w:type="spellStart"/>
      <w:r>
        <w:t>viticultural</w:t>
      </w:r>
      <w:proofErr w:type="spellEnd"/>
      <w:r>
        <w:t xml:space="preserve">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47B0A6EA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</w:t>
      </w:r>
      <w:r w:rsidR="00B108E5">
        <w:rPr>
          <w:color w:val="FF0000"/>
        </w:rPr>
        <w:t xml:space="preserve">Jones or </w:t>
      </w:r>
      <w:proofErr w:type="spellStart"/>
      <w:r w:rsidR="00B108E5">
        <w:rPr>
          <w:color w:val="FF0000"/>
        </w:rPr>
        <w:t>Chienne</w:t>
      </w:r>
      <w:proofErr w:type="spellEnd"/>
      <w:r w:rsidR="00B108E5">
        <w:rPr>
          <w:color w:val="FF0000"/>
        </w:rPr>
        <w:t>)</w:t>
      </w:r>
    </w:p>
    <w:p w14:paraId="3F883129" w14:textId="4EF5AE9C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</w:t>
      </w:r>
      <w:r w:rsidR="007835AB">
        <w:t xml:space="preserve"> (</w:t>
      </w:r>
      <w:r w:rsidR="007835AB" w:rsidRPr="00C91210">
        <w:rPr>
          <w:color w:val="FF0000"/>
        </w:rPr>
        <w:t>Wolkovich 2012</w:t>
      </w:r>
      <w:r w:rsidR="007835AB">
        <w:t>)</w:t>
      </w:r>
      <w:r>
        <w:t>—2-5 days per decade in last 30-40 years (</w:t>
      </w:r>
      <w:r w:rsidR="007835AB" w:rsidRPr="00C91210">
        <w:rPr>
          <w:color w:val="FF0000"/>
        </w:rPr>
        <w:t xml:space="preserve">Root et al 2003, </w:t>
      </w:r>
      <w:proofErr w:type="spellStart"/>
      <w:r w:rsidR="007835AB" w:rsidRPr="00C91210">
        <w:rPr>
          <w:color w:val="FF0000"/>
        </w:rPr>
        <w:t>Menzel</w:t>
      </w:r>
      <w:proofErr w:type="spellEnd"/>
      <w:r w:rsidR="007835AB" w:rsidRPr="00C91210">
        <w:rPr>
          <w:color w:val="FF0000"/>
        </w:rPr>
        <w:t xml:space="preserve"> et al 2006</w:t>
      </w:r>
      <w:r>
        <w:t>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791E4DC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</w:t>
      </w:r>
      <w:bookmarkStart w:id="0" w:name="_GoBack"/>
      <w:r w:rsidR="00896741" w:rsidRPr="00B25C1D">
        <w:rPr>
          <w:color w:val="FF0000"/>
        </w:rPr>
        <w:t>Parker et al, 2011, 2013</w:t>
      </w:r>
      <w:bookmarkEnd w:id="0"/>
      <w:r w:rsidR="00896741">
        <w:t>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7ABC3C00" w14:textId="45E53809" w:rsidR="003F2195" w:rsidRDefault="00177D48" w:rsidP="00CE1ED2">
      <w:pPr>
        <w:pStyle w:val="ListParagraph"/>
        <w:numPr>
          <w:ilvl w:val="1"/>
          <w:numId w:val="2"/>
        </w:numPr>
      </w:pPr>
      <w:r>
        <w:t>Climate change effects on flowering</w:t>
      </w:r>
    </w:p>
    <w:p w14:paraId="0DA86AB9" w14:textId="5C54CAFB" w:rsidR="00CE1ED2" w:rsidRPr="00CE1ED2" w:rsidRDefault="00CE1ED2" w:rsidP="00177D48">
      <w:pPr>
        <w:pStyle w:val="ListParagraph"/>
        <w:numPr>
          <w:ilvl w:val="2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77D48">
      <w:pPr>
        <w:pStyle w:val="ListParagraph"/>
        <w:numPr>
          <w:ilvl w:val="2"/>
          <w:numId w:val="2"/>
        </w:numPr>
      </w:pPr>
      <w:r w:rsidRPr="006724DD">
        <w:t>Plants exposed to 40/25 degrees C temps for four days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4B1F8D66" w:rsidR="00156CAB" w:rsidRDefault="00177D48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  </w:t>
      </w:r>
      <w:proofErr w:type="spellStart"/>
      <w:r w:rsidR="00156CAB">
        <w:t>i</w:t>
      </w:r>
      <w:proofErr w:type="spellEnd"/>
      <w:r w:rsidR="00156CAB">
        <w:t>.  insert image</w:t>
      </w:r>
    </w:p>
    <w:p w14:paraId="7E6D13F5" w14:textId="05A39DD8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</w:t>
      </w:r>
      <w:r w:rsidR="00177D48">
        <w:t xml:space="preserve"> as temp increases</w:t>
      </w:r>
      <w:r>
        <w:t>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1E463D27" w:rsidR="00AA5665" w:rsidRDefault="00166CE0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Collect phenological data for a large number of winegrape varieties</w:t>
      </w:r>
    </w:p>
    <w:p w14:paraId="0F6484C5" w14:textId="268390E7" w:rsidR="00166CE0" w:rsidRDefault="00F30250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What happens at high temp end of </w:t>
      </w:r>
      <w:proofErr w:type="spellStart"/>
      <w:r>
        <w:t>phenocurve</w:t>
      </w:r>
      <w:proofErr w:type="spellEnd"/>
      <w:r>
        <w:t xml:space="preserve"> for flowering?</w:t>
      </w:r>
    </w:p>
    <w:p w14:paraId="5814DEC6" w14:textId="4DC8CFCF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lastRenderedPageBreak/>
        <w:t xml:space="preserve">  Does flowering speed up?</w:t>
      </w:r>
    </w:p>
    <w:p w14:paraId="31856A9F" w14:textId="53C826D8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At what point do higher temperatures no longer increase </w:t>
      </w:r>
      <w:proofErr w:type="spellStart"/>
      <w:r>
        <w:t>pheno</w:t>
      </w:r>
      <w:proofErr w:type="spellEnd"/>
      <w:r>
        <w:t xml:space="preserve"> rate?</w:t>
      </w:r>
    </w:p>
    <w:p w14:paraId="28CEF46C" w14:textId="5FA489B8" w:rsidR="00F30250" w:rsidRDefault="0032299B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Vegetative response to higher temperatures?</w:t>
      </w:r>
    </w:p>
    <w:p w14:paraId="59279C50" w14:textId="15269159" w:rsidR="0032299B" w:rsidRDefault="0032299B" w:rsidP="00BC4CDE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  <w:ind w:left="2070"/>
      </w:pPr>
      <w:r>
        <w:t>Increased or decreased rate of growth?</w:t>
      </w:r>
    </w:p>
    <w:p w14:paraId="65E34511" w14:textId="0B1A57C4" w:rsidR="002F3E9B" w:rsidRDefault="002F3E9B">
      <w:pPr>
        <w:rPr>
          <w:rFonts w:ascii="Calibri" w:hAnsi="Calibri"/>
        </w:rPr>
      </w:pPr>
      <w:r>
        <w:br w:type="page"/>
      </w:r>
    </w:p>
    <w:p w14:paraId="0CA5A810" w14:textId="41545AB1" w:rsidR="00156CAB" w:rsidRDefault="002F3E9B" w:rsidP="002F3E9B">
      <w:pPr>
        <w:pStyle w:val="EndNoteBibliography"/>
        <w:tabs>
          <w:tab w:val="left" w:pos="1800"/>
          <w:tab w:val="left" w:pos="1980"/>
        </w:tabs>
      </w:pPr>
      <w:r>
        <w:lastRenderedPageBreak/>
        <w:t>Discussion</w:t>
      </w:r>
    </w:p>
    <w:p w14:paraId="597012A7" w14:textId="77777777" w:rsidR="002F3E9B" w:rsidRDefault="002F3E9B" w:rsidP="002F3E9B">
      <w:pPr>
        <w:pStyle w:val="EndNoteBibliography"/>
        <w:tabs>
          <w:tab w:val="left" w:pos="1800"/>
          <w:tab w:val="left" w:pos="1980"/>
        </w:tabs>
      </w:pPr>
    </w:p>
    <w:p w14:paraId="0B093C0C" w14:textId="77777777" w:rsidR="00EA34C4" w:rsidRDefault="00EA34C4" w:rsidP="002F3E9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Interpretation of results</w:t>
      </w:r>
    </w:p>
    <w:p w14:paraId="4A2D2795" w14:textId="2241A051" w:rsidR="002F3E9B" w:rsidRDefault="00984F37" w:rsidP="00EA34C4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proofErr w:type="spellStart"/>
      <w:r>
        <w:t>Phenocurve</w:t>
      </w:r>
      <w:proofErr w:type="spellEnd"/>
      <w:r>
        <w:t xml:space="preserve"> not seen in results</w:t>
      </w:r>
    </w:p>
    <w:p w14:paraId="35E979AA" w14:textId="13DB30D2" w:rsidR="004037F3" w:rsidRDefault="004037F3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Plants less susceptible to elevated temperature effects on phenology during flowering?</w:t>
      </w:r>
    </w:p>
    <w:p w14:paraId="6C5E7581" w14:textId="1050E87F" w:rsidR="000D4D4E" w:rsidRDefault="000D4D4E" w:rsidP="000D4D4E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I know one study saw less effect of heat after budburst than before</w:t>
      </w:r>
    </w:p>
    <w:p w14:paraId="738FBAAA" w14:textId="5921783D" w:rsidR="004037F3" w:rsidRDefault="004037F3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Plants </w:t>
      </w:r>
      <w:r w:rsidR="00C13B1D">
        <w:t xml:space="preserve">at </w:t>
      </w:r>
      <w:r>
        <w:t>higher temperatures lost most flower buds</w:t>
      </w:r>
    </w:p>
    <w:p w14:paraId="7B294DE8" w14:textId="284A1CD4" w:rsidR="003A6B56" w:rsidRDefault="00C13B1D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</w:t>
      </w:r>
      <w:r w:rsidR="00BC4CDE">
        <w:t>Heat stress may not have significantly affected phenology, but it is evident in the loss of otherwise healthy flower buds</w:t>
      </w:r>
    </w:p>
    <w:p w14:paraId="740EA415" w14:textId="783B1AC3" w:rsidR="00964D87" w:rsidRDefault="00964D87" w:rsidP="00964D87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Possible weaknesses</w:t>
      </w:r>
    </w:p>
    <w:p w14:paraId="4D48ADA9" w14:textId="5C80CC3E" w:rsidR="00964D87" w:rsidRDefault="00964D87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Sample sizes small due to majority of plants stalling before flowering stage</w:t>
      </w:r>
    </w:p>
    <w:p w14:paraId="789B2828" w14:textId="2A95B116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Too few plants to see varietal differences</w:t>
      </w:r>
    </w:p>
    <w:p w14:paraId="5FF08E73" w14:textId="580223F2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Most varieties only in one chamber</w:t>
      </w:r>
    </w:p>
    <w:p w14:paraId="1E8B3A5C" w14:textId="6DACF3D6" w:rsidR="00B47D63" w:rsidRDefault="00B47D63" w:rsidP="00B47D63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Chamber v field </w:t>
      </w:r>
    </w:p>
    <w:p w14:paraId="39FF57F5" w14:textId="40D052C6" w:rsidR="00F63CBC" w:rsidRDefault="003D005B" w:rsidP="00F63CBC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Plants behave differently in controlled environments</w:t>
      </w:r>
    </w:p>
    <w:p w14:paraId="13045398" w14:textId="081C995A" w:rsidR="003D005B" w:rsidRDefault="003D005B" w:rsidP="003D005B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Accelerated phenology</w:t>
      </w:r>
    </w:p>
    <w:p w14:paraId="1F134803" w14:textId="1AC9F7E1" w:rsidR="00B47D63" w:rsidRDefault="00B47D63" w:rsidP="00B47D63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Relationship with RMI data</w:t>
      </w:r>
    </w:p>
    <w:p w14:paraId="3EBF05E0" w14:textId="3E32069A" w:rsidR="0034331B" w:rsidRDefault="00AA03E3" w:rsidP="0034331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Broader context</w:t>
      </w:r>
    </w:p>
    <w:p w14:paraId="203411E5" w14:textId="77777777" w:rsidR="0034331B" w:rsidRDefault="0034331B" w:rsidP="0034331B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</w:p>
    <w:p w14:paraId="3E40BF04" w14:textId="55F12F3A" w:rsidR="00BC4CDE" w:rsidRDefault="00BC4CDE" w:rsidP="00BC4CDE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Climate change and viticulture</w:t>
      </w:r>
    </w:p>
    <w:p w14:paraId="4C7C6D7A" w14:textId="158AB4A4" w:rsidR="00964D87" w:rsidRDefault="00C80631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Decreased yield at higher temperatures simply because fewer flowers to turn into berries</w:t>
      </w:r>
    </w:p>
    <w:sectPr w:rsidR="00964D87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77C62"/>
    <w:rsid w:val="00087062"/>
    <w:rsid w:val="000B5A79"/>
    <w:rsid w:val="000D4D4E"/>
    <w:rsid w:val="000E1BAF"/>
    <w:rsid w:val="000F7EAE"/>
    <w:rsid w:val="00156CAB"/>
    <w:rsid w:val="00166CE0"/>
    <w:rsid w:val="00177D48"/>
    <w:rsid w:val="001E3D4A"/>
    <w:rsid w:val="00235BDB"/>
    <w:rsid w:val="00262072"/>
    <w:rsid w:val="00292F37"/>
    <w:rsid w:val="002A3DE6"/>
    <w:rsid w:val="002B67FF"/>
    <w:rsid w:val="002D604F"/>
    <w:rsid w:val="002E2ABD"/>
    <w:rsid w:val="002F3E9B"/>
    <w:rsid w:val="0032299B"/>
    <w:rsid w:val="0033031A"/>
    <w:rsid w:val="0034331B"/>
    <w:rsid w:val="00372CBD"/>
    <w:rsid w:val="003773C7"/>
    <w:rsid w:val="003A6B56"/>
    <w:rsid w:val="003D005B"/>
    <w:rsid w:val="003F1288"/>
    <w:rsid w:val="003F2195"/>
    <w:rsid w:val="004037F3"/>
    <w:rsid w:val="00412206"/>
    <w:rsid w:val="00452FD7"/>
    <w:rsid w:val="00470ED3"/>
    <w:rsid w:val="00475126"/>
    <w:rsid w:val="00475EF4"/>
    <w:rsid w:val="004B1033"/>
    <w:rsid w:val="0051140D"/>
    <w:rsid w:val="00525E9E"/>
    <w:rsid w:val="0053621E"/>
    <w:rsid w:val="005479C5"/>
    <w:rsid w:val="0063089D"/>
    <w:rsid w:val="006724DD"/>
    <w:rsid w:val="00685239"/>
    <w:rsid w:val="00686120"/>
    <w:rsid w:val="006C74F4"/>
    <w:rsid w:val="006E18C3"/>
    <w:rsid w:val="006E434B"/>
    <w:rsid w:val="007835AB"/>
    <w:rsid w:val="00795C46"/>
    <w:rsid w:val="008019E1"/>
    <w:rsid w:val="00807F7E"/>
    <w:rsid w:val="00853470"/>
    <w:rsid w:val="008649D6"/>
    <w:rsid w:val="0086730A"/>
    <w:rsid w:val="008914C6"/>
    <w:rsid w:val="0089441A"/>
    <w:rsid w:val="00896741"/>
    <w:rsid w:val="00906B45"/>
    <w:rsid w:val="00913E9C"/>
    <w:rsid w:val="00945557"/>
    <w:rsid w:val="00964D87"/>
    <w:rsid w:val="00984F37"/>
    <w:rsid w:val="0099082D"/>
    <w:rsid w:val="009A1719"/>
    <w:rsid w:val="009B6FE5"/>
    <w:rsid w:val="009C1160"/>
    <w:rsid w:val="009D1E8E"/>
    <w:rsid w:val="00A243B1"/>
    <w:rsid w:val="00A26F85"/>
    <w:rsid w:val="00A35D56"/>
    <w:rsid w:val="00A54BE9"/>
    <w:rsid w:val="00AA03E3"/>
    <w:rsid w:val="00AA299A"/>
    <w:rsid w:val="00AA5665"/>
    <w:rsid w:val="00AD5352"/>
    <w:rsid w:val="00B108E5"/>
    <w:rsid w:val="00B23352"/>
    <w:rsid w:val="00B25C1D"/>
    <w:rsid w:val="00B31688"/>
    <w:rsid w:val="00B47D63"/>
    <w:rsid w:val="00B855B7"/>
    <w:rsid w:val="00B92A81"/>
    <w:rsid w:val="00BC4CDE"/>
    <w:rsid w:val="00BE5B9B"/>
    <w:rsid w:val="00C13B1D"/>
    <w:rsid w:val="00C31B86"/>
    <w:rsid w:val="00C77F21"/>
    <w:rsid w:val="00C80631"/>
    <w:rsid w:val="00C91210"/>
    <w:rsid w:val="00CB56E8"/>
    <w:rsid w:val="00CE1ED2"/>
    <w:rsid w:val="00D41280"/>
    <w:rsid w:val="00D52CBE"/>
    <w:rsid w:val="00D70FE0"/>
    <w:rsid w:val="00DC15FA"/>
    <w:rsid w:val="00DD4C48"/>
    <w:rsid w:val="00DE4E79"/>
    <w:rsid w:val="00DF25F9"/>
    <w:rsid w:val="00E05D4A"/>
    <w:rsid w:val="00E25B89"/>
    <w:rsid w:val="00E33AD2"/>
    <w:rsid w:val="00E419C4"/>
    <w:rsid w:val="00E453B2"/>
    <w:rsid w:val="00EA34C4"/>
    <w:rsid w:val="00EA7E3A"/>
    <w:rsid w:val="00EB2753"/>
    <w:rsid w:val="00F30250"/>
    <w:rsid w:val="00F63CBC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712</Words>
  <Characters>4060</Characters>
  <Application>Microsoft Macintosh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</cp:revision>
  <dcterms:created xsi:type="dcterms:W3CDTF">2017-11-07T17:52:00Z</dcterms:created>
  <dcterms:modified xsi:type="dcterms:W3CDTF">2017-11-23T02:48:00Z</dcterms:modified>
</cp:coreProperties>
</file>